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4F7214A" w14:textId="77777777" w:rsidR="00B939A2" w:rsidRDefault="00B939A2" w:rsidP="00B939A2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pBdr>
        <w:jc w:val="center"/>
        <w:rPr>
          <w:b/>
          <w:bCs/>
          <w:szCs w:val="24"/>
        </w:rPr>
      </w:pPr>
      <w:bookmarkStart w:id="0" w:name="_GoBack"/>
      <w:bookmarkEnd w:id="0"/>
      <w:r>
        <w:rPr>
          <w:b/>
          <w:bCs/>
          <w:szCs w:val="24"/>
        </w:rPr>
        <w:t>Seizure-related 6 homolog like 2 (SEZ6L2) autoimmunity: Neurologic syndrome and antibody effects</w:t>
      </w:r>
    </w:p>
    <w:p w14:paraId="67C4CFAC" w14:textId="77777777" w:rsidR="00B939A2" w:rsidRDefault="00B939A2" w:rsidP="00B939A2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pBdr>
        <w:rPr>
          <w:b/>
          <w:bCs/>
          <w:szCs w:val="24"/>
        </w:rPr>
      </w:pPr>
      <w:r w:rsidRPr="00B939A2">
        <w:rPr>
          <w:b/>
        </w:rPr>
        <w:t>Supplemental material</w:t>
      </w:r>
      <w:r w:rsidRPr="00B939A2">
        <w:t xml:space="preserve"> </w:t>
      </w:r>
    </w:p>
    <w:p w14:paraId="045FF7BE" w14:textId="77777777" w:rsidR="00B939A2" w:rsidRPr="00B939A2" w:rsidRDefault="00B939A2" w:rsidP="00B939A2">
      <w:pPr>
        <w:pStyle w:val="ListParagraph"/>
        <w:numPr>
          <w:ilvl w:val="0"/>
          <w:numId w:val="2"/>
        </w:num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pBdr>
        <w:rPr>
          <w:b/>
          <w:bCs/>
          <w:szCs w:val="24"/>
        </w:rPr>
      </w:pPr>
      <w:r>
        <w:t>Table 1S</w:t>
      </w:r>
    </w:p>
    <w:p w14:paraId="70AFE9F8" w14:textId="77777777" w:rsidR="00B939A2" w:rsidRPr="00B939A2" w:rsidRDefault="00B939A2" w:rsidP="00B939A2">
      <w:pPr>
        <w:pStyle w:val="ListParagraph"/>
        <w:numPr>
          <w:ilvl w:val="0"/>
          <w:numId w:val="2"/>
        </w:num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pBdr>
        <w:rPr>
          <w:b/>
          <w:bCs/>
          <w:szCs w:val="24"/>
        </w:rPr>
      </w:pPr>
      <w:r>
        <w:t>Legend of figure 1S</w:t>
      </w:r>
    </w:p>
    <w:p w14:paraId="27AFC6E8" w14:textId="77777777" w:rsidR="00B939A2" w:rsidRPr="00B939A2" w:rsidRDefault="00B939A2" w:rsidP="00B939A2">
      <w:pPr>
        <w:pStyle w:val="ListParagraph"/>
        <w:numPr>
          <w:ilvl w:val="0"/>
          <w:numId w:val="2"/>
        </w:num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pBdr>
        <w:rPr>
          <w:b/>
          <w:bCs/>
          <w:szCs w:val="24"/>
        </w:rPr>
      </w:pPr>
      <w:r>
        <w:t>References</w:t>
      </w:r>
    </w:p>
    <w:p w14:paraId="1D6E76D8" w14:textId="77777777" w:rsidR="00B939A2" w:rsidRPr="00C77AFE" w:rsidRDefault="00B939A2" w:rsidP="00B939A2">
      <w:pPr>
        <w:spacing w:line="240" w:lineRule="auto"/>
        <w:rPr>
          <w:b/>
        </w:rPr>
      </w:pPr>
      <w:r w:rsidRPr="00C77AFE">
        <w:rPr>
          <w:b/>
        </w:rPr>
        <w:t>Table 1S. Cerebellar ataxia and antibodies against neuronal surface antigens</w:t>
      </w:r>
    </w:p>
    <w:tbl>
      <w:tblPr>
        <w:tblStyle w:val="TableGrid"/>
        <w:tblW w:w="9067" w:type="dxa"/>
        <w:tblLook w:val="04A0" w:firstRow="1" w:lastRow="0" w:firstColumn="1" w:lastColumn="0" w:noHBand="0" w:noVBand="1"/>
      </w:tblPr>
      <w:tblGrid>
        <w:gridCol w:w="1129"/>
        <w:gridCol w:w="4395"/>
        <w:gridCol w:w="1417"/>
        <w:gridCol w:w="2126"/>
      </w:tblGrid>
      <w:tr w:rsidR="00C77AFE" w14:paraId="163A3847" w14:textId="77777777" w:rsidTr="00915ACE">
        <w:tc>
          <w:tcPr>
            <w:tcW w:w="1129" w:type="dxa"/>
          </w:tcPr>
          <w:p w14:paraId="31D1F7AA" w14:textId="77777777" w:rsidR="00B939A2" w:rsidRDefault="00B939A2" w:rsidP="00B939A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spacing w:line="240" w:lineRule="auto"/>
            </w:pPr>
            <w:r>
              <w:t>Antibody</w:t>
            </w:r>
          </w:p>
        </w:tc>
        <w:tc>
          <w:tcPr>
            <w:tcW w:w="4395" w:type="dxa"/>
          </w:tcPr>
          <w:p w14:paraId="5F16FB44" w14:textId="77777777" w:rsidR="00B939A2" w:rsidRDefault="00B939A2" w:rsidP="00B939A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spacing w:line="240" w:lineRule="auto"/>
            </w:pPr>
            <w:r>
              <w:t>Distinctive clinical features</w:t>
            </w:r>
          </w:p>
        </w:tc>
        <w:tc>
          <w:tcPr>
            <w:tcW w:w="1417" w:type="dxa"/>
          </w:tcPr>
          <w:p w14:paraId="0FB236A0" w14:textId="77777777" w:rsidR="00B939A2" w:rsidRDefault="00B939A2" w:rsidP="00B939A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spacing w:line="240" w:lineRule="auto"/>
            </w:pPr>
            <w:r>
              <w:t>Cancer</w:t>
            </w:r>
          </w:p>
        </w:tc>
        <w:tc>
          <w:tcPr>
            <w:tcW w:w="2126" w:type="dxa"/>
          </w:tcPr>
          <w:p w14:paraId="42E64036" w14:textId="77777777" w:rsidR="00B939A2" w:rsidRDefault="00B939A2" w:rsidP="00B939A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spacing w:line="240" w:lineRule="auto"/>
            </w:pPr>
            <w:r>
              <w:t>Improvement with immunotherapy</w:t>
            </w:r>
          </w:p>
        </w:tc>
      </w:tr>
      <w:tr w:rsidR="00C77AFE" w14:paraId="3C6D72CF" w14:textId="77777777" w:rsidTr="00915ACE">
        <w:tc>
          <w:tcPr>
            <w:tcW w:w="1129" w:type="dxa"/>
          </w:tcPr>
          <w:p w14:paraId="528DBB68" w14:textId="77777777" w:rsidR="00B939A2" w:rsidRDefault="00B939A2" w:rsidP="00B939A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spacing w:line="240" w:lineRule="auto"/>
            </w:pPr>
            <w:r>
              <w:t>VGCC</w:t>
            </w:r>
            <w:r>
              <w:fldChar w:fldCharType="begin">
                <w:fldData xml:space="preserve">PEVuZE5vdGU+PENpdGU+PEF1dGhvcj5HcmF1czwvQXV0aG9yPjxZZWFyPjIwMDI8L1llYXI+PFJl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cmF1czwvQXV0aG9yPjxZZWFyPjIwMDI8L1llYXI+PFJl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939A2">
              <w:rPr>
                <w:noProof/>
                <w:vertAlign w:val="superscript"/>
              </w:rPr>
              <w:t>1</w:t>
            </w:r>
            <w:r>
              <w:fldChar w:fldCharType="end"/>
            </w:r>
          </w:p>
        </w:tc>
        <w:tc>
          <w:tcPr>
            <w:tcW w:w="4395" w:type="dxa"/>
          </w:tcPr>
          <w:p w14:paraId="225B66CA" w14:textId="77777777" w:rsidR="00B939A2" w:rsidRDefault="00B939A2" w:rsidP="00B939A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spacing w:line="240" w:lineRule="auto"/>
            </w:pPr>
            <w:r>
              <w:t>Association with LEMS</w:t>
            </w:r>
          </w:p>
        </w:tc>
        <w:tc>
          <w:tcPr>
            <w:tcW w:w="1417" w:type="dxa"/>
          </w:tcPr>
          <w:p w14:paraId="27831D57" w14:textId="77777777" w:rsidR="00B939A2" w:rsidRDefault="00B939A2" w:rsidP="00B939A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spacing w:line="240" w:lineRule="auto"/>
            </w:pPr>
            <w:r>
              <w:t>SCLC</w:t>
            </w:r>
          </w:p>
        </w:tc>
        <w:tc>
          <w:tcPr>
            <w:tcW w:w="2126" w:type="dxa"/>
          </w:tcPr>
          <w:p w14:paraId="6C0950CB" w14:textId="77777777" w:rsidR="00B939A2" w:rsidRDefault="00B939A2" w:rsidP="00B939A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spacing w:line="240" w:lineRule="auto"/>
            </w:pPr>
            <w:r>
              <w:t>1/11 (9%)</w:t>
            </w:r>
          </w:p>
        </w:tc>
      </w:tr>
      <w:tr w:rsidR="00C77AFE" w14:paraId="2DCD1DE7" w14:textId="77777777" w:rsidTr="00915ACE">
        <w:tc>
          <w:tcPr>
            <w:tcW w:w="1129" w:type="dxa"/>
          </w:tcPr>
          <w:p w14:paraId="4DDA3ACD" w14:textId="77777777" w:rsidR="00B939A2" w:rsidRDefault="00B939A2" w:rsidP="00B939A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spacing w:line="240" w:lineRule="auto"/>
            </w:pPr>
            <w:r>
              <w:t>mGluR1</w:t>
            </w:r>
            <w:r>
              <w:fldChar w:fldCharType="begin">
                <w:fldData xml:space="preserve">PEVuZE5vdGU+PENpdGU+PEF1dGhvcj5DaHJpc3Q8L0F1dGhvcj48WWVhcj4yMDE5PC9ZZWFyPjxS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HJpc3Q8L0F1dGhvcj48WWVhcj4yMDE5PC9ZZWFyPjxS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939A2">
              <w:rPr>
                <w:noProof/>
                <w:vertAlign w:val="superscript"/>
              </w:rPr>
              <w:t>2</w:t>
            </w:r>
            <w:r>
              <w:fldChar w:fldCharType="end"/>
            </w:r>
          </w:p>
        </w:tc>
        <w:tc>
          <w:tcPr>
            <w:tcW w:w="4395" w:type="dxa"/>
          </w:tcPr>
          <w:p w14:paraId="480EAEE0" w14:textId="77777777" w:rsidR="00B939A2" w:rsidRDefault="00B939A2" w:rsidP="00B939A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spacing w:line="240" w:lineRule="auto"/>
            </w:pPr>
            <w:r>
              <w:t xml:space="preserve">Occasional association with </w:t>
            </w:r>
            <w:proofErr w:type="spellStart"/>
            <w:r>
              <w:t>dysgeusia</w:t>
            </w:r>
            <w:proofErr w:type="spellEnd"/>
            <w:r>
              <w:t>, head titubation or orthostatic myoclonus</w:t>
            </w:r>
          </w:p>
        </w:tc>
        <w:tc>
          <w:tcPr>
            <w:tcW w:w="1417" w:type="dxa"/>
          </w:tcPr>
          <w:p w14:paraId="7657B07F" w14:textId="77777777" w:rsidR="00B939A2" w:rsidRDefault="00B939A2" w:rsidP="00B939A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spacing w:line="240" w:lineRule="auto"/>
            </w:pPr>
            <w:r>
              <w:t>7/20(35%), mostly lymphoma</w:t>
            </w:r>
          </w:p>
        </w:tc>
        <w:tc>
          <w:tcPr>
            <w:tcW w:w="2126" w:type="dxa"/>
          </w:tcPr>
          <w:p w14:paraId="1D1AF246" w14:textId="77777777" w:rsidR="00B939A2" w:rsidRDefault="00B939A2" w:rsidP="00B939A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spacing w:line="240" w:lineRule="auto"/>
            </w:pPr>
            <w:r>
              <w:t xml:space="preserve">12/19 (63%) </w:t>
            </w:r>
          </w:p>
        </w:tc>
      </w:tr>
      <w:tr w:rsidR="00C77AFE" w14:paraId="65AAB20B" w14:textId="77777777" w:rsidTr="00915ACE">
        <w:tc>
          <w:tcPr>
            <w:tcW w:w="1129" w:type="dxa"/>
          </w:tcPr>
          <w:p w14:paraId="310102C8" w14:textId="77777777" w:rsidR="00B939A2" w:rsidRDefault="00B939A2" w:rsidP="00C77AFE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spacing w:line="240" w:lineRule="auto"/>
            </w:pPr>
            <w:r>
              <w:t>mGluR2</w:t>
            </w:r>
            <w:r w:rsidR="00C77AFE">
              <w:fldChar w:fldCharType="begin">
                <w:fldData xml:space="preserve">PEVuZE5vdGU+PENpdGU+PEF1dGhvcj5SdWl6LUdhcmNpYTwvQXV0aG9yPjxZZWFyPjIwMjA8L1ll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=
</w:fldData>
              </w:fldChar>
            </w:r>
            <w:r w:rsidR="00C77AFE">
              <w:instrText xml:space="preserve"> ADDIN EN.CITE </w:instrText>
            </w:r>
            <w:r w:rsidR="00C77AFE">
              <w:fldChar w:fldCharType="begin">
                <w:fldData xml:space="preserve">PEVuZE5vdGU+PENpdGU+PEF1dGhvcj5SdWl6LUdhcmNpYTwvQXV0aG9yPjxZZWFyPjIwMjA8L1ll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=
</w:fldData>
              </w:fldChar>
            </w:r>
            <w:r w:rsidR="00C77AFE">
              <w:instrText xml:space="preserve"> ADDIN EN.CITE.DATA </w:instrText>
            </w:r>
            <w:r w:rsidR="00C77AFE">
              <w:fldChar w:fldCharType="end"/>
            </w:r>
            <w:r w:rsidR="00C77AFE">
              <w:fldChar w:fldCharType="separate"/>
            </w:r>
            <w:r w:rsidR="00C77AFE" w:rsidRPr="00C77AFE">
              <w:rPr>
                <w:noProof/>
                <w:vertAlign w:val="superscript"/>
              </w:rPr>
              <w:t>3</w:t>
            </w:r>
            <w:r w:rsidR="00C77AFE">
              <w:fldChar w:fldCharType="end"/>
            </w:r>
          </w:p>
        </w:tc>
        <w:tc>
          <w:tcPr>
            <w:tcW w:w="4395" w:type="dxa"/>
          </w:tcPr>
          <w:p w14:paraId="0ED480A9" w14:textId="77777777" w:rsidR="00B939A2" w:rsidRDefault="00B939A2" w:rsidP="00B939A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spacing w:line="240" w:lineRule="auto"/>
            </w:pPr>
            <w:r>
              <w:t xml:space="preserve">2 patients reported. One with acute </w:t>
            </w:r>
            <w:proofErr w:type="spellStart"/>
            <w:r>
              <w:t>cerebellitis</w:t>
            </w:r>
            <w:proofErr w:type="spellEnd"/>
            <w:r>
              <w:t>. Another with relapsing ataxic episodes</w:t>
            </w:r>
          </w:p>
        </w:tc>
        <w:tc>
          <w:tcPr>
            <w:tcW w:w="1417" w:type="dxa"/>
          </w:tcPr>
          <w:p w14:paraId="09588A3F" w14:textId="77777777" w:rsidR="00B939A2" w:rsidRDefault="00B939A2" w:rsidP="00B939A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spacing w:line="240" w:lineRule="auto"/>
            </w:pPr>
            <w:r>
              <w:t>Sarcoma, SCC</w:t>
            </w:r>
          </w:p>
        </w:tc>
        <w:tc>
          <w:tcPr>
            <w:tcW w:w="2126" w:type="dxa"/>
          </w:tcPr>
          <w:p w14:paraId="24BC44DE" w14:textId="77777777" w:rsidR="00B939A2" w:rsidRDefault="00B939A2" w:rsidP="00B939A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spacing w:line="240" w:lineRule="auto"/>
            </w:pPr>
            <w:r>
              <w:t xml:space="preserve">1 patient </w:t>
            </w:r>
          </w:p>
        </w:tc>
      </w:tr>
      <w:tr w:rsidR="00C77AFE" w14:paraId="4813743D" w14:textId="77777777" w:rsidTr="00915ACE">
        <w:tc>
          <w:tcPr>
            <w:tcW w:w="1129" w:type="dxa"/>
          </w:tcPr>
          <w:p w14:paraId="607D2F14" w14:textId="77777777" w:rsidR="00B939A2" w:rsidRDefault="00B939A2" w:rsidP="00C77AFE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spacing w:line="240" w:lineRule="auto"/>
            </w:pPr>
            <w:r>
              <w:t>Septin5</w:t>
            </w:r>
            <w:r w:rsidR="00C77AFE">
              <w:fldChar w:fldCharType="begin"/>
            </w:r>
            <w:r w:rsidR="00C77AFE">
              <w:instrText xml:space="preserve"> ADDIN EN.CITE &lt;EndNote&gt;&lt;Cite&gt;&lt;Author&gt;Honorat&lt;/Author&gt;&lt;Year&gt;2018&lt;/Year&gt;&lt;RecNum&gt;6190&lt;/RecNum&gt;&lt;DisplayText&gt;&lt;style face="superscript"&gt;4&lt;/style&gt;&lt;/DisplayText&gt;&lt;record&gt;&lt;rec-number&gt;6190&lt;/rec-number&gt;&lt;foreign-keys&gt;&lt;key app="EN" db-id="9s52swtertrsrle59efxeda8pr9r0stxap02" timestamp="1544007663"&gt;6190&lt;/key&gt;&lt;/foreign-keys&gt;&lt;ref-type name="Journal Article"&gt;17&lt;/ref-type&gt;&lt;contributors&gt;&lt;authors&gt;&lt;author&gt;Honorat, J. A.&lt;/author&gt;&lt;author&gt;Lopez-Chiriboga, A. S.&lt;/author&gt;&lt;author&gt;Kryzer, T. J.&lt;/author&gt;&lt;author&gt;Fryer, J. P.&lt;/author&gt;&lt;author&gt;Devine, M.&lt;/author&gt;&lt;author&gt;Flores, A.&lt;/author&gt;&lt;author&gt;Lennon, V. A.&lt;/author&gt;&lt;author&gt;Pittock, S. J.&lt;/author&gt;&lt;author&gt;McKeon, A.&lt;/author&gt;&lt;/authors&gt;&lt;/contributors&gt;&lt;auth-address&gt;Department of Laboratory Medicine and Pathology (J.A.H., T.J.K., J.P.F., V.A.L., S.J.P., A.M.), the Department of Neurology (A.S.L.-C., V.A.L., S.J.P., A.M.), and the Department of Immunology (V.A.L.), College of Medicine, Mayo Clinic, Rochester, MN; and Department of Neurology (M.D., A.F.), University of Texas, Southwestern, Dallas.&lt;/auth-address&gt;&lt;titles&gt;&lt;title&gt;Autoimmune septin-5 cerebellar ataxia&lt;/title&gt;&lt;secondary-title&gt;Neurol Neuroimmunol Neuroinflamm&lt;/secondary-title&gt;&lt;alt-title&gt;Neurology(R) neuroimmunology &amp;amp; neuroinflammation&lt;/alt-title&gt;&lt;/titles&gt;&lt;periodical&gt;&lt;full-title&gt;Neurol Neuroimmunol Neuroinflamm&lt;/full-title&gt;&lt;/periodical&gt;&lt;pages&gt;e474&lt;/pages&gt;&lt;volume&gt;5&lt;/volume&gt;&lt;number&gt;5&lt;/number&gt;&lt;edition&gt;2018/07/13&lt;/edition&gt;&lt;dates&gt;&lt;year&gt;2018&lt;/year&gt;&lt;pub-dates&gt;&lt;date&gt;Sep&lt;/date&gt;&lt;/pub-dates&gt;&lt;/dates&gt;&lt;isbn&gt;2332-7812 (Print)&amp;#xD;2332-7812&lt;/isbn&gt;&lt;accession-num&gt;29998156&lt;/accession-num&gt;&lt;urls&gt;&lt;/urls&gt;&lt;custom2&gt;PMC6039209&lt;/custom2&gt;&lt;electronic-resource-num&gt;10.1212/nxi.0000000000000474&lt;/electronic-resource-num&gt;&lt;remote-database-provider&gt;NLM&lt;/remote-database-provider&gt;&lt;language&gt;eng&lt;/language&gt;&lt;/record&gt;&lt;/Cite&gt;&lt;/EndNote&gt;</w:instrText>
            </w:r>
            <w:r w:rsidR="00C77AFE">
              <w:fldChar w:fldCharType="separate"/>
            </w:r>
            <w:r w:rsidR="00C77AFE" w:rsidRPr="00C77AFE">
              <w:rPr>
                <w:noProof/>
                <w:vertAlign w:val="superscript"/>
              </w:rPr>
              <w:t>4</w:t>
            </w:r>
            <w:r w:rsidR="00C77AFE">
              <w:fldChar w:fldCharType="end"/>
            </w:r>
          </w:p>
        </w:tc>
        <w:tc>
          <w:tcPr>
            <w:tcW w:w="4395" w:type="dxa"/>
          </w:tcPr>
          <w:p w14:paraId="3D83FF5D" w14:textId="77777777" w:rsidR="00B939A2" w:rsidRDefault="00B939A2" w:rsidP="00B939A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spacing w:line="240" w:lineRule="auto"/>
            </w:pPr>
            <w:r>
              <w:t xml:space="preserve">4 patients reported. Prominent </w:t>
            </w:r>
            <w:proofErr w:type="spellStart"/>
            <w:r>
              <w:t>oscillopsia</w:t>
            </w:r>
            <w:proofErr w:type="spellEnd"/>
            <w:r>
              <w:t xml:space="preserve"> in 2 and vertigo in 1 at onset</w:t>
            </w:r>
          </w:p>
        </w:tc>
        <w:tc>
          <w:tcPr>
            <w:tcW w:w="1417" w:type="dxa"/>
          </w:tcPr>
          <w:p w14:paraId="0BE8583F" w14:textId="77777777" w:rsidR="00B939A2" w:rsidRDefault="00B939A2" w:rsidP="00B939A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spacing w:line="240" w:lineRule="auto"/>
            </w:pPr>
            <w:r>
              <w:t>No</w:t>
            </w:r>
          </w:p>
        </w:tc>
        <w:tc>
          <w:tcPr>
            <w:tcW w:w="2126" w:type="dxa"/>
          </w:tcPr>
          <w:p w14:paraId="6B8E2AF9" w14:textId="77777777" w:rsidR="00B939A2" w:rsidRDefault="00B939A2" w:rsidP="00B939A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spacing w:line="240" w:lineRule="auto"/>
            </w:pPr>
            <w:r>
              <w:t xml:space="preserve">2/3 patients </w:t>
            </w:r>
          </w:p>
        </w:tc>
      </w:tr>
      <w:tr w:rsidR="00C77AFE" w14:paraId="437F92D1" w14:textId="77777777" w:rsidTr="00915ACE">
        <w:tc>
          <w:tcPr>
            <w:tcW w:w="1129" w:type="dxa"/>
          </w:tcPr>
          <w:p w14:paraId="2D5F23A6" w14:textId="77777777" w:rsidR="00B939A2" w:rsidRDefault="00B939A2" w:rsidP="00C77AFE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spacing w:line="240" w:lineRule="auto"/>
            </w:pPr>
            <w:r>
              <w:t>SEZ6L2</w:t>
            </w:r>
            <w:r w:rsidR="00C77AFE">
              <w:fldChar w:fldCharType="begin">
                <w:fldData xml:space="preserve">PEVuZE5vdGU+PENpdGU+PEF1dGhvcj5ZYWd1Y2hpPC9BdXRob3I+PFllYXI+MjAxNDwvWWVhcj48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</w:fldData>
              </w:fldChar>
            </w:r>
            <w:r w:rsidR="00C77AFE">
              <w:instrText xml:space="preserve"> ADDIN EN.CITE </w:instrText>
            </w:r>
            <w:r w:rsidR="00C77AFE">
              <w:fldChar w:fldCharType="begin">
                <w:fldData xml:space="preserve">PEVuZE5vdGU+PENpdGU+PEF1dGhvcj5ZYWd1Y2hpPC9BdXRob3I+PFllYXI+MjAxNDwvWWVhcj48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</w:fldData>
              </w:fldChar>
            </w:r>
            <w:r w:rsidR="00C77AFE">
              <w:instrText xml:space="preserve"> ADDIN EN.CITE.DATA </w:instrText>
            </w:r>
            <w:r w:rsidR="00C77AFE">
              <w:fldChar w:fldCharType="end"/>
            </w:r>
            <w:r w:rsidR="00C77AFE">
              <w:fldChar w:fldCharType="separate"/>
            </w:r>
            <w:r w:rsidR="00C77AFE" w:rsidRPr="00C77AFE">
              <w:rPr>
                <w:noProof/>
                <w:vertAlign w:val="superscript"/>
              </w:rPr>
              <w:t>5</w:t>
            </w:r>
            <w:r w:rsidR="00C77AFE">
              <w:fldChar w:fldCharType="end"/>
            </w:r>
          </w:p>
        </w:tc>
        <w:tc>
          <w:tcPr>
            <w:tcW w:w="4395" w:type="dxa"/>
          </w:tcPr>
          <w:p w14:paraId="35E768D4" w14:textId="77777777" w:rsidR="00B939A2" w:rsidRDefault="00B939A2" w:rsidP="00B939A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spacing w:line="240" w:lineRule="auto"/>
            </w:pPr>
            <w:r>
              <w:t>Mild cognitive impairment, parkinsonism</w:t>
            </w:r>
          </w:p>
        </w:tc>
        <w:tc>
          <w:tcPr>
            <w:tcW w:w="1417" w:type="dxa"/>
          </w:tcPr>
          <w:p w14:paraId="09AD5879" w14:textId="77777777" w:rsidR="00B939A2" w:rsidRDefault="00B939A2" w:rsidP="00B939A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spacing w:line="240" w:lineRule="auto"/>
            </w:pPr>
            <w:r>
              <w:t>No</w:t>
            </w:r>
          </w:p>
        </w:tc>
        <w:tc>
          <w:tcPr>
            <w:tcW w:w="2126" w:type="dxa"/>
          </w:tcPr>
          <w:p w14:paraId="5A27CA0F" w14:textId="5EB5655B" w:rsidR="00B939A2" w:rsidRDefault="00927148" w:rsidP="00B939A2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pBdr>
              <w:spacing w:line="240" w:lineRule="auto"/>
            </w:pPr>
            <w:r>
              <w:t>1/6</w:t>
            </w:r>
            <w:r w:rsidR="00B939A2">
              <w:t xml:space="preserve"> patients </w:t>
            </w:r>
          </w:p>
        </w:tc>
      </w:tr>
    </w:tbl>
    <w:p w14:paraId="10302EF3" w14:textId="77777777" w:rsidR="00B939A2" w:rsidRDefault="00B939A2" w:rsidP="00B939A2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pBdr>
        <w:suppressAutoHyphens w:val="0"/>
        <w:spacing w:before="0" w:line="276" w:lineRule="auto"/>
        <w:rPr>
          <w:b/>
        </w:rPr>
      </w:pPr>
    </w:p>
    <w:p w14:paraId="2385DDA5" w14:textId="77777777" w:rsidR="00C77AFE" w:rsidRDefault="00C77AFE" w:rsidP="00B939A2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pBdr>
        <w:suppressAutoHyphens w:val="0"/>
        <w:spacing w:before="0" w:line="276" w:lineRule="auto"/>
        <w:rPr>
          <w:b/>
        </w:rPr>
      </w:pPr>
    </w:p>
    <w:p w14:paraId="1C5430F7" w14:textId="2C2E0E84" w:rsidR="00AC019E" w:rsidRDefault="00AC019E" w:rsidP="00B939A2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pBdr>
        <w:suppressAutoHyphens w:val="0"/>
        <w:spacing w:before="0" w:line="276" w:lineRule="auto"/>
        <w:rPr>
          <w:b/>
        </w:rPr>
      </w:pPr>
      <w:r>
        <w:rPr>
          <w:b/>
          <w:noProof/>
          <w:lang w:val="es-ES"/>
        </w:rPr>
        <w:lastRenderedPageBreak/>
        <w:drawing>
          <wp:inline distT="0" distB="0" distL="0" distR="0" wp14:anchorId="7DEF9AB7" wp14:editId="6B564F74">
            <wp:extent cx="6239510" cy="4677982"/>
            <wp:effectExtent l="0" t="0" r="0" b="889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 1S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73351" cy="47033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53885E" w14:textId="77777777" w:rsidR="00AC019E" w:rsidRDefault="00AC019E" w:rsidP="00B939A2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pBdr>
        <w:suppressAutoHyphens w:val="0"/>
        <w:spacing w:before="0" w:line="276" w:lineRule="auto"/>
        <w:rPr>
          <w:b/>
        </w:rPr>
      </w:pPr>
    </w:p>
    <w:p w14:paraId="3FD2E05B" w14:textId="77777777" w:rsidR="00AC019E" w:rsidRDefault="00AC019E" w:rsidP="00B939A2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pBdr>
        <w:suppressAutoHyphens w:val="0"/>
        <w:spacing w:before="0" w:line="276" w:lineRule="auto"/>
        <w:rPr>
          <w:b/>
        </w:rPr>
      </w:pPr>
    </w:p>
    <w:p w14:paraId="4C596A0C" w14:textId="77777777" w:rsidR="00AC019E" w:rsidRDefault="00AC019E" w:rsidP="00B939A2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pBdr>
        <w:suppressAutoHyphens w:val="0"/>
        <w:spacing w:before="0" w:line="276" w:lineRule="auto"/>
        <w:rPr>
          <w:b/>
        </w:rPr>
      </w:pPr>
    </w:p>
    <w:p w14:paraId="6194D3B6" w14:textId="45963B9F" w:rsidR="00B939A2" w:rsidRPr="00801E92" w:rsidRDefault="00B939A2" w:rsidP="00B939A2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pBdr>
        <w:suppressAutoHyphens w:val="0"/>
        <w:spacing w:before="0" w:line="276" w:lineRule="auto"/>
        <w:rPr>
          <w:b/>
        </w:rPr>
      </w:pPr>
      <w:r w:rsidRPr="00801E92">
        <w:rPr>
          <w:b/>
        </w:rPr>
        <w:t xml:space="preserve">Figure </w:t>
      </w:r>
      <w:r>
        <w:rPr>
          <w:b/>
        </w:rPr>
        <w:t>1S</w:t>
      </w:r>
      <w:r w:rsidRPr="00801E92">
        <w:rPr>
          <w:b/>
        </w:rPr>
        <w:t>.</w:t>
      </w:r>
      <w:r>
        <w:rPr>
          <w:b/>
        </w:rPr>
        <w:t xml:space="preserve"> </w:t>
      </w:r>
      <w:r w:rsidRPr="00801E92">
        <w:rPr>
          <w:b/>
        </w:rPr>
        <w:t xml:space="preserve">SEZ6L2-ab do not decrease </w:t>
      </w:r>
      <w:r>
        <w:rPr>
          <w:b/>
        </w:rPr>
        <w:t xml:space="preserve">GluA1 </w:t>
      </w:r>
      <w:r w:rsidRPr="00801E92">
        <w:rPr>
          <w:b/>
        </w:rPr>
        <w:t>clusters on neuronal surface.</w:t>
      </w:r>
    </w:p>
    <w:p w14:paraId="53139CED" w14:textId="6FFE3144" w:rsidR="00AC019E" w:rsidRDefault="00B939A2" w:rsidP="00AC019E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pBdr>
        <w:suppressAutoHyphens w:val="0"/>
        <w:spacing w:before="0"/>
      </w:pPr>
      <w:r w:rsidRPr="00801E92">
        <w:t xml:space="preserve">A) Immunofluorescence on hippocampal neurons treated for 72 hours with control or patient </w:t>
      </w:r>
      <w:r>
        <w:t xml:space="preserve">CSF </w:t>
      </w:r>
      <w:r w:rsidRPr="00801E92">
        <w:t>with SEZ6L2-ab. SEZ6L2-ab</w:t>
      </w:r>
      <w:r w:rsidR="004F3A0A">
        <w:t xml:space="preserve"> </w:t>
      </w:r>
      <w:r>
        <w:t>did</w:t>
      </w:r>
      <w:r w:rsidRPr="00801E92">
        <w:t xml:space="preserve"> not affect the surface cluster density of </w:t>
      </w:r>
      <w:r>
        <w:t xml:space="preserve">SEZ6L2, GluA1 or its degree of </w:t>
      </w:r>
      <w:proofErr w:type="spellStart"/>
      <w:r>
        <w:t>colocalization</w:t>
      </w:r>
      <w:proofErr w:type="spellEnd"/>
      <w:r w:rsidRPr="00801E92">
        <w:t xml:space="preserve">. Scale bar=5 </w:t>
      </w:r>
      <w:proofErr w:type="spellStart"/>
      <w:r w:rsidRPr="00801E92">
        <w:t>μm</w:t>
      </w:r>
      <w:proofErr w:type="spellEnd"/>
      <w:r w:rsidRPr="00801E92">
        <w:t xml:space="preserve">. Quantification of total (B) and synaptic (D) </w:t>
      </w:r>
      <w:r>
        <w:t>GluA1</w:t>
      </w:r>
      <w:r w:rsidRPr="00801E92">
        <w:t xml:space="preserve"> and PSD95 clusters (C)</w:t>
      </w:r>
      <w:r>
        <w:t xml:space="preserve">, and </w:t>
      </w:r>
      <w:proofErr w:type="spellStart"/>
      <w:r>
        <w:t>colocalization</w:t>
      </w:r>
      <w:proofErr w:type="spellEnd"/>
      <w:r>
        <w:t xml:space="preserve"> analysis between SEZ6L2 and GluA1 (E) after treatment with </w:t>
      </w:r>
      <w:r w:rsidRPr="00801E92">
        <w:t>SEZ6L2-ab</w:t>
      </w:r>
      <w:r>
        <w:t>-positive</w:t>
      </w:r>
      <w:r w:rsidRPr="00801E92">
        <w:t xml:space="preserve"> or control </w:t>
      </w:r>
      <w:r>
        <w:t xml:space="preserve">CSF </w:t>
      </w:r>
      <w:r w:rsidRPr="00801E92">
        <w:t xml:space="preserve">for 72h. </w:t>
      </w:r>
    </w:p>
    <w:p w14:paraId="5CA58122" w14:textId="62D2FBD2" w:rsidR="00C77AFE" w:rsidRPr="00AC019E" w:rsidRDefault="00C77AFE" w:rsidP="00AC019E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pBdr>
        <w:suppressAutoHyphens w:val="0"/>
        <w:spacing w:before="0"/>
      </w:pPr>
      <w:r w:rsidRPr="00AC019E">
        <w:rPr>
          <w:b/>
        </w:rPr>
        <w:lastRenderedPageBreak/>
        <w:t>References</w:t>
      </w:r>
    </w:p>
    <w:p w14:paraId="5457E2F9" w14:textId="77777777" w:rsidR="00C77AFE" w:rsidRPr="00AC019E" w:rsidRDefault="00B939A2" w:rsidP="00C77AFE">
      <w:pPr>
        <w:pStyle w:val="EndNoteBibliography"/>
        <w:spacing w:after="0" w:line="480" w:lineRule="auto"/>
        <w:rPr>
          <w:lang w:val="en-US"/>
        </w:rPr>
      </w:pPr>
      <w:r>
        <w:fldChar w:fldCharType="begin"/>
      </w:r>
      <w:r w:rsidRPr="00AC019E">
        <w:rPr>
          <w:lang w:val="en-US"/>
        </w:rPr>
        <w:instrText xml:space="preserve"> ADDIN EN.REFLIST </w:instrText>
      </w:r>
      <w:r>
        <w:fldChar w:fldCharType="separate"/>
      </w:r>
      <w:r w:rsidR="00C77AFE" w:rsidRPr="00AC019E">
        <w:rPr>
          <w:lang w:val="en-US"/>
        </w:rPr>
        <w:t>1.</w:t>
      </w:r>
      <w:r w:rsidR="00C77AFE" w:rsidRPr="00AC019E">
        <w:rPr>
          <w:lang w:val="en-US"/>
        </w:rPr>
        <w:tab/>
        <w:t>Graus F, Lang B, Pozo-Rosich P, Saiz A, Casamitjana R, Vincent A. P/Q type calcium-channel antibodies in paraneoplastic cerebellar degeneration with lung cancer. Neurology 2002;59:764-766.</w:t>
      </w:r>
    </w:p>
    <w:p w14:paraId="4AAB3A55" w14:textId="77777777" w:rsidR="00C77AFE" w:rsidRPr="00AC019E" w:rsidRDefault="00C77AFE" w:rsidP="00C77AFE">
      <w:pPr>
        <w:pStyle w:val="EndNoteBibliography"/>
        <w:spacing w:after="0" w:line="480" w:lineRule="auto"/>
        <w:rPr>
          <w:lang w:val="en-US"/>
        </w:rPr>
      </w:pPr>
      <w:r w:rsidRPr="00AC019E">
        <w:rPr>
          <w:lang w:val="en-US"/>
        </w:rPr>
        <w:t>2.</w:t>
      </w:r>
      <w:r w:rsidRPr="00AC019E">
        <w:rPr>
          <w:lang w:val="en-US"/>
        </w:rPr>
        <w:tab/>
        <w:t>Christ M, Muller T, Bien C, Hagen T, Naumann M, Bayas A. Autoimmune encephalitis associated with antibodies against the metabotropic glutamate receptor type 1: case report and review of the literature. Therapeutic advances in neurological disorders 2019;12:1756286419847418.</w:t>
      </w:r>
    </w:p>
    <w:p w14:paraId="25E99A7C" w14:textId="77777777" w:rsidR="00C77AFE" w:rsidRPr="00AC019E" w:rsidRDefault="00C77AFE" w:rsidP="00C77AFE">
      <w:pPr>
        <w:pStyle w:val="EndNoteBibliography"/>
        <w:spacing w:after="0" w:line="480" w:lineRule="auto"/>
        <w:rPr>
          <w:lang w:val="en-US"/>
        </w:rPr>
      </w:pPr>
      <w:r w:rsidRPr="00AC019E">
        <w:rPr>
          <w:lang w:val="en-US"/>
        </w:rPr>
        <w:t>3.</w:t>
      </w:r>
      <w:r w:rsidRPr="00AC019E">
        <w:rPr>
          <w:lang w:val="en-US"/>
        </w:rPr>
        <w:tab/>
        <w:t>Ruiz-Garcia R, Martinez-Hernandez E, Joubert B, et al. Paraneoplastic cerebellar ataxia and antibodies to metabotropic glutamate receptor 2. Neurol Neuroimmunol Neuroinflamm 2020;7.</w:t>
      </w:r>
    </w:p>
    <w:p w14:paraId="0DD84517" w14:textId="77777777" w:rsidR="00C77AFE" w:rsidRPr="00AC019E" w:rsidRDefault="00C77AFE" w:rsidP="00C77AFE">
      <w:pPr>
        <w:pStyle w:val="EndNoteBibliography"/>
        <w:spacing w:after="0" w:line="480" w:lineRule="auto"/>
        <w:rPr>
          <w:lang w:val="en-US"/>
        </w:rPr>
      </w:pPr>
      <w:r w:rsidRPr="00AC019E">
        <w:rPr>
          <w:lang w:val="en-US"/>
        </w:rPr>
        <w:t>4.</w:t>
      </w:r>
      <w:r w:rsidRPr="00AC019E">
        <w:rPr>
          <w:lang w:val="en-US"/>
        </w:rPr>
        <w:tab/>
        <w:t>Honorat JA, Lopez-Chiriboga AS, Kryzer TJ, et al. Autoimmune septin-5 cerebellar ataxia. Neurol Neuroimmunol Neuroinflamm 2018;5:e474.</w:t>
      </w:r>
    </w:p>
    <w:p w14:paraId="3CDF461E" w14:textId="77777777" w:rsidR="00C77AFE" w:rsidRPr="00C77AFE" w:rsidRDefault="00C77AFE" w:rsidP="00C77AFE">
      <w:pPr>
        <w:pStyle w:val="EndNoteBibliography"/>
        <w:spacing w:line="480" w:lineRule="auto"/>
      </w:pPr>
      <w:r w:rsidRPr="00AC019E">
        <w:rPr>
          <w:lang w:val="en-US"/>
        </w:rPr>
        <w:t>5.</w:t>
      </w:r>
      <w:r w:rsidRPr="00AC019E">
        <w:rPr>
          <w:lang w:val="en-US"/>
        </w:rPr>
        <w:tab/>
        <w:t xml:space="preserve">Yaguchi H, Yabe I, Takahashi H, et al. Identification of anti-Sez6l2 antibody in a patient with cerebellar ataxia and retinopathy. </w:t>
      </w:r>
      <w:r w:rsidRPr="00C77AFE">
        <w:t>J Neurol 2014;261:224-226.</w:t>
      </w:r>
    </w:p>
    <w:p w14:paraId="5C91C0AB" w14:textId="031E659B" w:rsidR="00B939A2" w:rsidRDefault="00B939A2" w:rsidP="00C77AFE">
      <w:r>
        <w:fldChar w:fldCharType="end"/>
      </w:r>
    </w:p>
    <w:sectPr w:rsidR="00B939A2">
      <w:headerReference w:type="default" r:id="rId9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314B48F" w14:textId="77777777" w:rsidR="00110EB7" w:rsidRDefault="00110EB7" w:rsidP="00B939A2">
      <w:pPr>
        <w:spacing w:before="0" w:after="0" w:line="240" w:lineRule="auto"/>
      </w:pPr>
      <w:r>
        <w:separator/>
      </w:r>
    </w:p>
  </w:endnote>
  <w:endnote w:type="continuationSeparator" w:id="0">
    <w:p w14:paraId="297FC1E6" w14:textId="77777777" w:rsidR="00110EB7" w:rsidRDefault="00110EB7" w:rsidP="00B939A2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F541BB0" w14:textId="77777777" w:rsidR="00110EB7" w:rsidRDefault="00110EB7" w:rsidP="00B939A2">
      <w:pPr>
        <w:spacing w:before="0" w:after="0" w:line="240" w:lineRule="auto"/>
      </w:pPr>
      <w:r>
        <w:separator/>
      </w:r>
    </w:p>
  </w:footnote>
  <w:footnote w:type="continuationSeparator" w:id="0">
    <w:p w14:paraId="312068BC" w14:textId="77777777" w:rsidR="00110EB7" w:rsidRDefault="00110EB7" w:rsidP="00B939A2">
      <w:pPr>
        <w:spacing w:before="0"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971508420"/>
      <w:docPartObj>
        <w:docPartGallery w:val="Page Numbers (Top of Page)"/>
        <w:docPartUnique/>
      </w:docPartObj>
    </w:sdtPr>
    <w:sdtEndPr>
      <w:rPr>
        <w:noProof/>
      </w:rPr>
    </w:sdtEndPr>
    <w:sdtContent>
      <w:p w14:paraId="439FE474" w14:textId="56DAFBE6" w:rsidR="00B939A2" w:rsidRDefault="00B939A2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C5FA2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680C0BDB" w14:textId="77777777" w:rsidR="00B939A2" w:rsidRDefault="00B939A2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6560C84"/>
    <w:multiLevelType w:val="hybridMultilevel"/>
    <w:tmpl w:val="DA64A884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E122630"/>
    <w:multiLevelType w:val="hybridMultilevel"/>
    <w:tmpl w:val="2E3E5A98"/>
    <w:lvl w:ilvl="0" w:tplc="0C0A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080" w:hanging="360"/>
      </w:pPr>
    </w:lvl>
    <w:lvl w:ilvl="2" w:tplc="0C0A001B" w:tentative="1">
      <w:start w:val="1"/>
      <w:numFmt w:val="lowerRoman"/>
      <w:lvlText w:val="%3."/>
      <w:lvlJc w:val="right"/>
      <w:pPr>
        <w:ind w:left="1800" w:hanging="180"/>
      </w:pPr>
    </w:lvl>
    <w:lvl w:ilvl="3" w:tplc="0C0A000F" w:tentative="1">
      <w:start w:val="1"/>
      <w:numFmt w:val="decimal"/>
      <w:lvlText w:val="%4."/>
      <w:lvlJc w:val="left"/>
      <w:pPr>
        <w:ind w:left="2520" w:hanging="360"/>
      </w:pPr>
    </w:lvl>
    <w:lvl w:ilvl="4" w:tplc="0C0A0019" w:tentative="1">
      <w:start w:val="1"/>
      <w:numFmt w:val="lowerLetter"/>
      <w:lvlText w:val="%5."/>
      <w:lvlJc w:val="left"/>
      <w:pPr>
        <w:ind w:left="3240" w:hanging="360"/>
      </w:pPr>
    </w:lvl>
    <w:lvl w:ilvl="5" w:tplc="0C0A001B" w:tentative="1">
      <w:start w:val="1"/>
      <w:numFmt w:val="lowerRoman"/>
      <w:lvlText w:val="%6."/>
      <w:lvlJc w:val="right"/>
      <w:pPr>
        <w:ind w:left="3960" w:hanging="180"/>
      </w:pPr>
    </w:lvl>
    <w:lvl w:ilvl="6" w:tplc="0C0A000F" w:tentative="1">
      <w:start w:val="1"/>
      <w:numFmt w:val="decimal"/>
      <w:lvlText w:val="%7."/>
      <w:lvlJc w:val="left"/>
      <w:pPr>
        <w:ind w:left="4680" w:hanging="360"/>
      </w:pPr>
    </w:lvl>
    <w:lvl w:ilvl="7" w:tplc="0C0A0019" w:tentative="1">
      <w:start w:val="1"/>
      <w:numFmt w:val="lowerLetter"/>
      <w:lvlText w:val="%8."/>
      <w:lvlJc w:val="left"/>
      <w:pPr>
        <w:ind w:left="5400" w:hanging="360"/>
      </w:pPr>
    </w:lvl>
    <w:lvl w:ilvl="8" w:tplc="0C0A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trackRevision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52swtertrsrle59efxeda8pr9r0stxap02&quot;&gt;Dalmau Nov 2018-Saved-Saved&lt;record-ids&gt;&lt;item&gt;1956&lt;/item&gt;&lt;item&gt;6190&lt;/item&gt;&lt;item&gt;8032&lt;/item&gt;&lt;item&gt;8351&lt;/item&gt;&lt;item&gt;8352&lt;/item&gt;&lt;/record-ids&gt;&lt;/item&gt;&lt;/Libraries&gt;"/>
  </w:docVars>
  <w:rsids>
    <w:rsidRoot w:val="00B939A2"/>
    <w:rsid w:val="00110EB7"/>
    <w:rsid w:val="001229D9"/>
    <w:rsid w:val="002C5FA2"/>
    <w:rsid w:val="00385D6E"/>
    <w:rsid w:val="00462690"/>
    <w:rsid w:val="004F3A0A"/>
    <w:rsid w:val="008E3868"/>
    <w:rsid w:val="00927148"/>
    <w:rsid w:val="009575E8"/>
    <w:rsid w:val="009F265C"/>
    <w:rsid w:val="00A977B2"/>
    <w:rsid w:val="00AC019E"/>
    <w:rsid w:val="00B939A2"/>
    <w:rsid w:val="00C77AFE"/>
    <w:rsid w:val="00DF62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4ED1253"/>
  <w15:chartTrackingRefBased/>
  <w15:docId w15:val="{5688047C-EE16-45E4-A97E-EE8FB7033E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939A2"/>
    <w:pPr>
      <w:pBdr>
        <w:top w:val="none" w:sz="0" w:space="31" w:color="FFFFFF"/>
        <w:left w:val="none" w:sz="0" w:space="31" w:color="FFFFFF"/>
        <w:bottom w:val="none" w:sz="0" w:space="31" w:color="FFFFFF"/>
        <w:right w:val="none" w:sz="0" w:space="31" w:color="FFFFFF"/>
      </w:pBdr>
      <w:suppressAutoHyphens/>
      <w:spacing w:before="240" w:after="200" w:line="480" w:lineRule="auto"/>
    </w:pPr>
    <w:rPr>
      <w:rFonts w:ascii="Times New Roman" w:eastAsia="Times New Roman" w:hAnsi="Times New Roman" w:cs="Calibri"/>
      <w:color w:val="000000"/>
      <w:sz w:val="24"/>
      <w:u w:color="000000"/>
      <w:lang w:val="en-US" w:eastAsia="es-E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939A2"/>
    <w:pPr>
      <w:ind w:left="720"/>
      <w:contextualSpacing/>
    </w:pPr>
  </w:style>
  <w:style w:type="table" w:styleId="TableGrid">
    <w:name w:val="Table Grid"/>
    <w:basedOn w:val="TableNormal"/>
    <w:uiPriority w:val="39"/>
    <w:rsid w:val="00B939A2"/>
    <w:pPr>
      <w:pBdr>
        <w:top w:val="none" w:sz="0" w:space="31" w:color="FFFFFF"/>
        <w:left w:val="none" w:sz="0" w:space="31" w:color="FFFFFF"/>
        <w:bottom w:val="none" w:sz="0" w:space="31" w:color="FFFFFF"/>
        <w:right w:val="none" w:sz="0" w:space="31" w:color="FFFFFF"/>
      </w:pBdr>
      <w:spacing w:before="240" w:after="200" w:line="480" w:lineRule="auto"/>
    </w:pPr>
    <w:rPr>
      <w:rFonts w:ascii="Times New Roman" w:eastAsia="Arial Unicode MS" w:hAnsi="Times New Roman" w:cs="Times New Roman"/>
      <w:sz w:val="20"/>
      <w:szCs w:val="20"/>
      <w:lang w:eastAsia="es-E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B939A2"/>
    <w:pPr>
      <w:tabs>
        <w:tab w:val="center" w:pos="4252"/>
        <w:tab w:val="right" w:pos="8504"/>
      </w:tabs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939A2"/>
    <w:rPr>
      <w:rFonts w:ascii="Times New Roman" w:eastAsia="Times New Roman" w:hAnsi="Times New Roman" w:cs="Calibri"/>
      <w:color w:val="000000"/>
      <w:sz w:val="24"/>
      <w:u w:color="000000"/>
      <w:lang w:val="en-US" w:eastAsia="es-ES"/>
    </w:rPr>
  </w:style>
  <w:style w:type="paragraph" w:styleId="Footer">
    <w:name w:val="footer"/>
    <w:basedOn w:val="Normal"/>
    <w:link w:val="FooterChar"/>
    <w:uiPriority w:val="99"/>
    <w:unhideWhenUsed/>
    <w:rsid w:val="00B939A2"/>
    <w:pPr>
      <w:tabs>
        <w:tab w:val="center" w:pos="4252"/>
        <w:tab w:val="right" w:pos="8504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39A2"/>
    <w:rPr>
      <w:rFonts w:ascii="Times New Roman" w:eastAsia="Times New Roman" w:hAnsi="Times New Roman" w:cs="Calibri"/>
      <w:color w:val="000000"/>
      <w:sz w:val="24"/>
      <w:u w:color="000000"/>
      <w:lang w:val="en-US" w:eastAsia="es-ES"/>
    </w:rPr>
  </w:style>
  <w:style w:type="paragraph" w:customStyle="1" w:styleId="EndNoteBibliographyTitle">
    <w:name w:val="EndNote Bibliography Title"/>
    <w:basedOn w:val="Normal"/>
    <w:link w:val="EndNoteBibliographyTitleChar"/>
    <w:rsid w:val="00B939A2"/>
    <w:pPr>
      <w:spacing w:after="0"/>
      <w:jc w:val="center"/>
    </w:pPr>
    <w:rPr>
      <w:rFonts w:cs="Times New Roman"/>
      <w:noProof/>
      <w:lang w:val="es-E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939A2"/>
    <w:rPr>
      <w:rFonts w:ascii="Times New Roman" w:eastAsia="Times New Roman" w:hAnsi="Times New Roman" w:cs="Times New Roman"/>
      <w:noProof/>
      <w:color w:val="000000"/>
      <w:sz w:val="24"/>
      <w:u w:color="000000"/>
      <w:lang w:eastAsia="es-ES"/>
    </w:rPr>
  </w:style>
  <w:style w:type="paragraph" w:customStyle="1" w:styleId="EndNoteBibliography">
    <w:name w:val="EndNote Bibliography"/>
    <w:basedOn w:val="Normal"/>
    <w:link w:val="EndNoteBibliographyChar"/>
    <w:rsid w:val="00B939A2"/>
    <w:pPr>
      <w:spacing w:line="240" w:lineRule="auto"/>
    </w:pPr>
    <w:rPr>
      <w:rFonts w:cs="Times New Roman"/>
      <w:noProof/>
      <w:lang w:val="es-ES"/>
    </w:rPr>
  </w:style>
  <w:style w:type="character" w:customStyle="1" w:styleId="EndNoteBibliographyChar">
    <w:name w:val="EndNote Bibliography Char"/>
    <w:basedOn w:val="DefaultParagraphFont"/>
    <w:link w:val="EndNoteBibliography"/>
    <w:rsid w:val="00B939A2"/>
    <w:rPr>
      <w:rFonts w:ascii="Times New Roman" w:eastAsia="Times New Roman" w:hAnsi="Times New Roman" w:cs="Times New Roman"/>
      <w:noProof/>
      <w:color w:val="000000"/>
      <w:sz w:val="24"/>
      <w:u w:color="000000"/>
      <w:lang w:eastAsia="es-ES"/>
    </w:rPr>
  </w:style>
  <w:style w:type="character" w:styleId="CommentReference">
    <w:name w:val="annotation reference"/>
    <w:basedOn w:val="DefaultParagraphFont"/>
    <w:uiPriority w:val="99"/>
    <w:semiHidden/>
    <w:unhideWhenUsed/>
    <w:rsid w:val="001229D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229D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229D9"/>
    <w:rPr>
      <w:rFonts w:ascii="Times New Roman" w:eastAsia="Times New Roman" w:hAnsi="Times New Roman" w:cs="Calibri"/>
      <w:color w:val="000000"/>
      <w:sz w:val="20"/>
      <w:szCs w:val="20"/>
      <w:u w:color="000000"/>
      <w:lang w:val="en-US" w:eastAsia="es-E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229D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229D9"/>
    <w:rPr>
      <w:rFonts w:ascii="Times New Roman" w:eastAsia="Times New Roman" w:hAnsi="Times New Roman" w:cs="Calibri"/>
      <w:b/>
      <w:bCs/>
      <w:color w:val="000000"/>
      <w:sz w:val="20"/>
      <w:szCs w:val="20"/>
      <w:u w:color="000000"/>
      <w:lang w:val="en-US" w:eastAsia="es-E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229D9"/>
    <w:pPr>
      <w:spacing w:before="0"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229D9"/>
    <w:rPr>
      <w:rFonts w:ascii="Segoe UI" w:eastAsia="Times New Roman" w:hAnsi="Segoe UI" w:cs="Segoe UI"/>
      <w:color w:val="000000"/>
      <w:sz w:val="18"/>
      <w:szCs w:val="18"/>
      <w:u w:color="000000"/>
      <w:lang w:val="en-US" w:eastAsia="es-ES"/>
    </w:rPr>
  </w:style>
  <w:style w:type="paragraph" w:styleId="Revision">
    <w:name w:val="Revision"/>
    <w:hidden/>
    <w:uiPriority w:val="99"/>
    <w:semiHidden/>
    <w:rsid w:val="00927148"/>
    <w:pPr>
      <w:spacing w:after="0" w:line="240" w:lineRule="auto"/>
    </w:pPr>
    <w:rPr>
      <w:rFonts w:ascii="Times New Roman" w:eastAsia="Times New Roman" w:hAnsi="Times New Roman" w:cs="Calibri"/>
      <w:color w:val="000000"/>
      <w:sz w:val="24"/>
      <w:u w:color="000000"/>
      <w:lang w:val="en-US" w:eastAsia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1A796CA-7CEC-4F98-A010-3B10415338D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652</Words>
  <Characters>3588</Characters>
  <Application>Microsoft Office Word</Application>
  <DocSecurity>0</DocSecurity>
  <Lines>29</Lines>
  <Paragraphs>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23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esc</dc:creator>
  <cp:keywords/>
  <dc:description/>
  <cp:lastModifiedBy>Cesc</cp:lastModifiedBy>
  <cp:revision>4</cp:revision>
  <dcterms:created xsi:type="dcterms:W3CDTF">2020-06-02T13:26:00Z</dcterms:created>
  <dcterms:modified xsi:type="dcterms:W3CDTF">2020-06-17T07:18:00Z</dcterms:modified>
</cp:coreProperties>
</file>